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AB7FD9"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AB7FD9"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AB7FD9"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AB7FD9"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AB7FD9"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AB7FD9"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AB7FD9"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AB7FD9"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AB7FD9"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AB7FD9"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AB7FD9"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AB7FD9"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AB7FD9"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AB7FD9"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AB7FD9"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AB7FD9"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w:t>
        </w:r>
        <w:r w:rsidR="00D441E7" w:rsidRPr="008B4FA0">
          <w:rPr>
            <w:rStyle w:val="-"/>
            <w:rFonts w:ascii="Calibri" w:hAnsi="Calibri"/>
            <w:color w:val="000000" w:themeColor="text1"/>
            <w:sz w:val="18"/>
            <w:szCs w:val="18"/>
            <w:u w:val="none"/>
          </w:rPr>
          <w:t>ε</w:t>
        </w:r>
        <w:r w:rsidR="00D441E7" w:rsidRPr="008B4FA0">
          <w:rPr>
            <w:rStyle w:val="-"/>
            <w:rFonts w:ascii="Calibri" w:hAnsi="Calibri"/>
            <w:color w:val="000000" w:themeColor="text1"/>
            <w:sz w:val="18"/>
            <w:szCs w:val="18"/>
            <w:u w:val="none"/>
          </w:rPr>
          <w:t>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AB7FD9"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AB7FD9"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AB7FD9"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AB7FD9"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AB7FD9"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AB7FD9"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AB7FD9"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AB7FD9"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AB7FD9"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AB7FD9"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AB7FD9"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AB7FD9"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AB7FD9"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AB7FD9"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AB7FD9"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AB7FD9"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AB7FD9"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AB7FD9"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AB7FD9"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AB7FD9"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AB7FD9"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AB7FD9"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AB7FD9"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AB7FD9"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AB7FD9"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AB7FD9"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AB7FD9"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AB7FD9"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AB7FD9"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AB7FD9"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AB7FD9"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AB7FD9"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AB7FD9"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AB7FD9"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AB7FD9"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AB7FD9"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AB7FD9"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AB7FD9"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AB7FD9"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AB7FD9"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AB7FD9"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AB7FD9"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AB7FD9"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AB7FD9"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AB7FD9"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AB7FD9"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AB7FD9"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AB7FD9"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AB7FD9"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EC52E9"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AB7FD9"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AB7FD9"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AB7FD9"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B7FD9" w:rsidRPr="00896B93">
        <w:rPr>
          <w:rFonts w:ascii="Calibri" w:hAnsi="Calibri"/>
          <w:color w:val="000000" w:themeColor="text1"/>
        </w:rPr>
        <w:fldChar w:fldCharType="separate"/>
      </w:r>
      <w:r w:rsidR="00330EEC" w:rsidRPr="00896B93">
        <w:rPr>
          <w:rFonts w:ascii="Calibri" w:hAnsi="Calibri" w:cs="Calibri"/>
        </w:rPr>
        <w:t>(Kaushik, 2021)</w:t>
      </w:r>
      <w:r w:rsidR="00AB7FD9"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AB7FD9"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AB7FD9" w:rsidRPr="00896B93">
        <w:rPr>
          <w:rFonts w:ascii="Calibri" w:hAnsi="Calibri"/>
          <w:color w:val="000000" w:themeColor="text1"/>
        </w:rPr>
        <w:fldChar w:fldCharType="separate"/>
      </w:r>
      <w:r w:rsidR="00330EEC" w:rsidRPr="00896B93">
        <w:rPr>
          <w:rFonts w:ascii="Calibri" w:hAnsi="Calibri" w:cs="Calibri"/>
        </w:rPr>
        <w:t>(Raunek, 2021)</w:t>
      </w:r>
      <w:r w:rsidR="00AB7FD9"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AB7FD9"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B7FD9" w:rsidRPr="00896B93">
        <w:rPr>
          <w:rFonts w:ascii="Calibri" w:hAnsi="Calibri"/>
          <w:color w:val="000000" w:themeColor="text1"/>
        </w:rPr>
        <w:fldChar w:fldCharType="separate"/>
      </w:r>
      <w:r w:rsidR="006F46CC" w:rsidRPr="00896B93">
        <w:rPr>
          <w:rFonts w:ascii="Calibri" w:hAnsi="Calibri" w:cs="Calibri"/>
        </w:rPr>
        <w:t>(Kaushik, 2021)</w:t>
      </w:r>
      <w:r w:rsidR="00AB7FD9"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AB7FD9"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AB7FD9" w:rsidRPr="00896B93">
        <w:rPr>
          <w:rFonts w:ascii="Calibri" w:hAnsi="Calibri"/>
          <w:color w:val="000000" w:themeColor="text1"/>
        </w:rPr>
        <w:fldChar w:fldCharType="separate"/>
      </w:r>
      <w:r w:rsidR="006F46CC" w:rsidRPr="00896B93">
        <w:rPr>
          <w:rFonts w:ascii="Calibri" w:hAnsi="Calibri" w:cs="Calibri"/>
        </w:rPr>
        <w:t>(Raunek, 2021)</w:t>
      </w:r>
      <w:r w:rsidR="00AB7FD9"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AB7FD9"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B7FD9" w:rsidRPr="00896B93">
        <w:rPr>
          <w:rFonts w:ascii="Calibri" w:hAnsi="Calibri"/>
          <w:color w:val="000000" w:themeColor="text1"/>
        </w:rPr>
        <w:fldChar w:fldCharType="separate"/>
      </w:r>
      <w:r w:rsidR="001A174E" w:rsidRPr="00896B93">
        <w:rPr>
          <w:rFonts w:ascii="Calibri" w:hAnsi="Calibri" w:cs="Calibri"/>
        </w:rPr>
        <w:t>(Kaushik, 2021)</w:t>
      </w:r>
      <w:r w:rsidR="00AB7FD9"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AB7FD9"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AB7FD9"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AB7FD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AB7FD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AB7FD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AB7FD9"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AB7FD9"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AB7FD9"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AB7FD9"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AB7FD9"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AB7FD9" w:rsidRPr="00336763">
        <w:rPr>
          <w:rFonts w:ascii="Calibri" w:hAnsi="Calibri"/>
          <w:color w:val="000000" w:themeColor="text1"/>
        </w:rPr>
        <w:fldChar w:fldCharType="separate"/>
      </w:r>
      <w:r w:rsidR="006655A6" w:rsidRPr="00336763">
        <w:rPr>
          <w:rFonts w:ascii="Calibri" w:hAnsi="Calibri" w:cs="Calibri"/>
        </w:rPr>
        <w:t>(Malan, 1999)</w:t>
      </w:r>
      <w:r w:rsidR="00AB7FD9"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AB7FD9">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873EB4" w:rsidRPr="00873EB4">
        <w:rPr>
          <w:rFonts w:ascii="Calibri" w:hAnsi="Calibri" w:cs="Calibri"/>
        </w:rPr>
        <w:t>(qracorp, n.d.)</w:t>
      </w:r>
      <w:r w:rsidR="00AB7FD9">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AB7FD9">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AB7FD9">
        <w:rPr>
          <w:rFonts w:ascii="Calibri" w:hAnsi="Calibri"/>
          <w:color w:val="000000" w:themeColor="text1"/>
        </w:rPr>
        <w:fldChar w:fldCharType="separate"/>
      </w:r>
      <w:r w:rsidR="0047410F" w:rsidRPr="0047410F">
        <w:rPr>
          <w:rFonts w:ascii="Calibri" w:hAnsi="Calibri" w:cs="Calibri"/>
        </w:rPr>
        <w:t>(Malan, 1999; Systemation, 2015)</w:t>
      </w:r>
      <w:r w:rsidR="00AB7FD9">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AB7FD9">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873EB4" w:rsidRPr="00873EB4">
        <w:rPr>
          <w:rFonts w:ascii="Calibri" w:hAnsi="Calibri" w:cs="Calibri"/>
        </w:rPr>
        <w:t>(qracorp, n.d.)</w:t>
      </w:r>
      <w:r w:rsidR="00AB7FD9">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7D4EF1"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AB7FD9">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D648DE" w:rsidRPr="00873EB4">
        <w:rPr>
          <w:rFonts w:ascii="Calibri" w:hAnsi="Calibri" w:cs="Calibri"/>
        </w:rPr>
        <w:t>(qracorp, n.d.)</w:t>
      </w:r>
      <w:r w:rsidR="00AB7FD9">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AB7FD9">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D648DE" w:rsidRPr="00873EB4">
        <w:rPr>
          <w:rFonts w:ascii="Calibri" w:hAnsi="Calibri" w:cs="Calibri"/>
        </w:rPr>
        <w:t>(qracorp, n.d.)</w:t>
      </w:r>
      <w:r w:rsidR="00AB7FD9">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AB7FD9">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D648DE" w:rsidRPr="00873EB4">
        <w:rPr>
          <w:rFonts w:ascii="Calibri" w:hAnsi="Calibri" w:cs="Calibri"/>
        </w:rPr>
        <w:t>(qracorp, n.d.)</w:t>
      </w:r>
      <w:r w:rsidR="00AB7FD9">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AB7FD9">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D648DE" w:rsidRPr="00873EB4">
        <w:rPr>
          <w:rFonts w:ascii="Calibri" w:hAnsi="Calibri" w:cs="Calibri"/>
        </w:rPr>
        <w:t>(qracorp, n.d.)</w:t>
      </w:r>
      <w:r w:rsidR="00AB7FD9">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AB7FD9"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AB7FD9"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AB7FD9">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E707AB" w:rsidRPr="00873EB4">
        <w:rPr>
          <w:rFonts w:ascii="Calibri" w:hAnsi="Calibri" w:cs="Calibri"/>
        </w:rPr>
        <w:t>(qracorp, n.d.)</w:t>
      </w:r>
      <w:r w:rsidR="00AB7FD9">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AB7FD9">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E707AB" w:rsidRPr="00873EB4">
        <w:rPr>
          <w:rFonts w:ascii="Calibri" w:hAnsi="Calibri" w:cs="Calibri"/>
        </w:rPr>
        <w:t>(qracorp, n.d.)</w:t>
      </w:r>
      <w:r w:rsidR="00AB7FD9">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AB7FD9">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E707AB" w:rsidRPr="00873EB4">
        <w:rPr>
          <w:rFonts w:ascii="Calibri" w:hAnsi="Calibri" w:cs="Calibri"/>
        </w:rPr>
        <w:t>(qracorp, n.d.)</w:t>
      </w:r>
      <w:r w:rsidR="00AB7FD9">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AB7FD9">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E707AB" w:rsidRPr="00873EB4">
        <w:rPr>
          <w:rFonts w:ascii="Calibri" w:hAnsi="Calibri" w:cs="Calibri"/>
        </w:rPr>
        <w:t>(qracorp, n.d.)</w:t>
      </w:r>
      <w:r w:rsidR="00AB7FD9">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AB7FD9">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E707AB" w:rsidRPr="00873EB4">
        <w:rPr>
          <w:rFonts w:ascii="Calibri" w:hAnsi="Calibri" w:cs="Calibri"/>
        </w:rPr>
        <w:t>(qracorp, n.d.)</w:t>
      </w:r>
      <w:r w:rsidR="00AB7FD9">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AB7FD9">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B7FD9">
        <w:rPr>
          <w:rFonts w:ascii="Calibri" w:hAnsi="Calibri"/>
          <w:color w:val="000000" w:themeColor="text1"/>
        </w:rPr>
        <w:fldChar w:fldCharType="separate"/>
      </w:r>
      <w:r w:rsidR="00E707AB" w:rsidRPr="00873EB4">
        <w:rPr>
          <w:rFonts w:ascii="Calibri" w:hAnsi="Calibri" w:cs="Calibri"/>
        </w:rPr>
        <w:t>(qracorp, n.d.)</w:t>
      </w:r>
      <w:r w:rsidR="00AB7FD9">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AB7FD9"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F43CBC" w:rsidRDefault="001E14FA" w:rsidP="001E14FA">
      <w:pPr>
        <w:spacing w:after="200" w:line="276" w:lineRule="auto"/>
        <w:ind w:left="720"/>
        <w:jc w:val="both"/>
        <w:rPr>
          <w:rFonts w:ascii="Calibri" w:hAnsi="Calibri"/>
        </w:rPr>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Pr>
          <w:rFonts w:ascii="Calibri" w:hAnsi="Calibri"/>
        </w:rPr>
        <w:fldChar w:fldCharType="begin"/>
      </w:r>
      <w:r>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Pr>
          <w:rFonts w:ascii="Calibri" w:hAnsi="Calibri"/>
        </w:rPr>
        <w:fldChar w:fldCharType="separate"/>
      </w:r>
      <w:r w:rsidRPr="0003497E">
        <w:rPr>
          <w:rFonts w:ascii="Calibri" w:hAnsi="Calibri"/>
        </w:rPr>
        <w:t>(Visual Paradigm, n.d.)</w:t>
      </w:r>
      <w:r>
        <w:rPr>
          <w:rFonts w:ascii="Calibri" w:hAnsi="Calibri"/>
        </w:rPr>
        <w:fldChar w:fldCharType="end"/>
      </w:r>
    </w:p>
    <w:p w:rsidR="001E14FA" w:rsidRPr="001E14FA" w:rsidRDefault="001E14FA" w:rsidP="007706EF">
      <w:pPr>
        <w:ind w:firstLine="720"/>
        <w:jc w:val="both"/>
      </w:pPr>
    </w:p>
    <w:p w:rsidR="00C66373" w:rsidRDefault="001E14FA" w:rsidP="001E14FA">
      <w:pPr>
        <w:ind w:left="720" w:firstLine="720"/>
        <w:jc w:val="both"/>
        <w:rPr>
          <w:rFonts w:ascii="Calibri" w:hAnsi="Calibri"/>
        </w:rPr>
      </w:pPr>
      <w:r>
        <w:rPr>
          <w:rFonts w:ascii="Calibri" w:hAnsi="Calibri"/>
        </w:rPr>
        <w:t>Στο παρακ</w:t>
      </w:r>
      <w:r w:rsidRPr="005D3C62">
        <w:rPr>
          <w:rFonts w:ascii="Calibri" w:hAnsi="Calibri"/>
        </w:rPr>
        <w:t xml:space="preserve">άνω </w:t>
      </w:r>
      <w:r w:rsidRPr="005D3C62">
        <w:rPr>
          <w:rFonts w:ascii="Calibri" w:hAnsi="Calibri"/>
          <w:lang w:val="en-US"/>
        </w:rPr>
        <w:t>use</w:t>
      </w:r>
      <w:r w:rsidRPr="005D3C62">
        <w:rPr>
          <w:rFonts w:ascii="Calibri" w:hAnsi="Calibri"/>
        </w:rPr>
        <w:t xml:space="preserve"> </w:t>
      </w:r>
      <w:r w:rsidRPr="005D3C62">
        <w:rPr>
          <w:rFonts w:ascii="Calibri" w:hAnsi="Calibri"/>
          <w:lang w:val="en-US"/>
        </w:rPr>
        <w:t>case</w:t>
      </w:r>
      <w:r w:rsidRPr="005D3C62">
        <w:rPr>
          <w:rFonts w:ascii="Calibri" w:hAnsi="Calibri"/>
        </w:rPr>
        <w:t xml:space="preserve"> διάγραμμα φαίνονται οι αρχικές βασικές απαιτήσεις του συστήματος</w:t>
      </w:r>
      <w:r>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Pr="0049092A" w:rsidRDefault="00AB7FD9"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AB7FD9"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AB7FD9"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AB7FD9"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AB7FD9" w:rsidP="007706EF">
      <w:pPr>
        <w:ind w:left="720"/>
        <w:jc w:val="both"/>
        <w:rPr>
          <w:rFonts w:ascii="Calibri" w:hAnsi="Calibri"/>
          <w:b/>
          <w:color w:val="000000" w:themeColor="text1"/>
          <w:lang w:val="en-US"/>
        </w:rPr>
      </w:pPr>
      <w:hyperlink w:anchor="περιεχομενα" w:history="1">
        <w:r w:rsidR="00A53175">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lastRenderedPageBreak/>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AB7FD9"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AB7FD9" w:rsidRPr="00584F8C">
        <w:rPr>
          <w:color w:val="000000" w:themeColor="text1"/>
        </w:rPr>
        <w:fldChar w:fldCharType="begin"/>
      </w:r>
      <w:r w:rsidR="00D34362" w:rsidRPr="00584F8C">
        <w:rPr>
          <w:color w:val="000000" w:themeColor="text1"/>
        </w:rPr>
        <w:instrText>HYPERLINK \l "περιεχομενα"</w:instrText>
      </w:r>
      <w:r w:rsidR="00AB7FD9"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AB7FD9"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AB7FD9"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AB7FD9"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AB7FD9" w:rsidP="007706EF">
      <w:pPr>
        <w:ind w:left="1080"/>
        <w:jc w:val="both"/>
        <w:rPr>
          <w:rFonts w:ascii="Calibri" w:hAnsi="Calibri"/>
          <w:b/>
          <w:color w:val="000000" w:themeColor="text1"/>
          <w:lang w:val="en-US"/>
        </w:rPr>
      </w:pPr>
      <w:hyperlink w:anchor="περιεχομενα" w:history="1">
        <w:r w:rsidR="007706EF" w:rsidRPr="00EC52E9">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AB7FD9"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AB7FD9"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AB7FD9"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AB7FD9"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AB7FD9"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lastRenderedPageBreak/>
        <w:t>4</w:t>
      </w:r>
      <w:r w:rsidRPr="00A22F8A">
        <w:rPr>
          <w:rFonts w:ascii="Calibri" w:hAnsi="Calibri"/>
          <w:b/>
          <w:sz w:val="52"/>
          <w:szCs w:val="52"/>
        </w:rPr>
        <w:tab/>
      </w:r>
      <w:bookmarkStart w:id="37" w:name="λεπτομερειεςσυστηματος"/>
      <w:r w:rsidR="00AB7FD9" w:rsidRPr="00771F34">
        <w:rPr>
          <w:color w:val="000000" w:themeColor="text1"/>
        </w:rPr>
        <w:fldChar w:fldCharType="begin"/>
      </w:r>
      <w:r w:rsidR="00D34362" w:rsidRPr="00771F34">
        <w:rPr>
          <w:color w:val="000000" w:themeColor="text1"/>
        </w:rPr>
        <w:instrText>HYPERLINK \l "περιεχομενα"</w:instrText>
      </w:r>
      <w:r w:rsidR="00AB7FD9"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AB7FD9"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AB7FD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AB7FD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AB7FD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AB7FD9"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AB7FD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AB7FD9"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AB7FD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AB7FD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AB7FD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AB7FD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AB7FD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AB7FD9" w:rsidRPr="00160B3A">
        <w:rPr>
          <w:color w:val="000000" w:themeColor="text1"/>
        </w:rPr>
        <w:fldChar w:fldCharType="begin"/>
      </w:r>
      <w:r w:rsidR="00D34362" w:rsidRPr="00160B3A">
        <w:rPr>
          <w:color w:val="000000" w:themeColor="text1"/>
        </w:rPr>
        <w:instrText>HYPERLINK \l "περιεχομενα"</w:instrText>
      </w:r>
      <w:r w:rsidR="00AB7FD9"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AB7FD9"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AB7FD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AB7FD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AB7FD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AB7FD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AB7FD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AB7FD9" w:rsidRPr="00160B3A">
        <w:rPr>
          <w:color w:val="000000" w:themeColor="text1"/>
        </w:rPr>
        <w:fldChar w:fldCharType="begin"/>
      </w:r>
      <w:r w:rsidR="00D34362" w:rsidRPr="00160B3A">
        <w:rPr>
          <w:color w:val="000000" w:themeColor="text1"/>
        </w:rPr>
        <w:instrText>HYPERLINK \l "περιεχομενα"</w:instrText>
      </w:r>
      <w:r w:rsidR="00AB7FD9"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AB7FD9"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AB7FD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AB7FD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AB7FD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AB7FD9"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1"/>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5870" w:rsidRDefault="007E5870" w:rsidP="000B5F62">
      <w:r>
        <w:separator/>
      </w:r>
    </w:p>
  </w:endnote>
  <w:endnote w:type="continuationSeparator" w:id="1">
    <w:p w:rsidR="007E5870" w:rsidRDefault="007E5870"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4626BE" w:rsidRDefault="00AB7FD9">
        <w:pPr>
          <w:pStyle w:val="a4"/>
          <w:jc w:val="right"/>
        </w:pPr>
        <w:fldSimple w:instr=" PAGE   \* MERGEFORMAT ">
          <w:r w:rsidR="007D4EF1">
            <w:rPr>
              <w:noProof/>
            </w:rPr>
            <w:t>20</w:t>
          </w:r>
        </w:fldSimple>
      </w:p>
    </w:sdtContent>
  </w:sdt>
  <w:p w:rsidR="004626BE" w:rsidRPr="006A6169" w:rsidRDefault="004626B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5870" w:rsidRDefault="007E5870" w:rsidP="000B5F62">
      <w:r>
        <w:separator/>
      </w:r>
    </w:p>
  </w:footnote>
  <w:footnote w:type="continuationSeparator" w:id="1">
    <w:p w:rsidR="007E5870" w:rsidRDefault="007E5870"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7">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9">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1">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9"/>
  </w:num>
  <w:num w:numId="8">
    <w:abstractNumId w:val="10"/>
  </w:num>
  <w:num w:numId="9">
    <w:abstractNumId w:val="11"/>
  </w:num>
  <w:num w:numId="10">
    <w:abstractNumId w:val="7"/>
  </w:num>
  <w:num w:numId="11">
    <w:abstractNumId w:val="6"/>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25D85"/>
    <w:rsid w:val="00041BEF"/>
    <w:rsid w:val="00042C9B"/>
    <w:rsid w:val="00044A87"/>
    <w:rsid w:val="00044C9E"/>
    <w:rsid w:val="0004575A"/>
    <w:rsid w:val="000568F1"/>
    <w:rsid w:val="00057DC1"/>
    <w:rsid w:val="00084960"/>
    <w:rsid w:val="0009412C"/>
    <w:rsid w:val="00096C48"/>
    <w:rsid w:val="000B5F62"/>
    <w:rsid w:val="000C3151"/>
    <w:rsid w:val="000D0B3C"/>
    <w:rsid w:val="000E1486"/>
    <w:rsid w:val="000E3B79"/>
    <w:rsid w:val="000F215E"/>
    <w:rsid w:val="000F3FAA"/>
    <w:rsid w:val="001042CB"/>
    <w:rsid w:val="00112577"/>
    <w:rsid w:val="00112D33"/>
    <w:rsid w:val="00116207"/>
    <w:rsid w:val="00121D3C"/>
    <w:rsid w:val="00145A4F"/>
    <w:rsid w:val="0015168F"/>
    <w:rsid w:val="00154BCE"/>
    <w:rsid w:val="00160B3A"/>
    <w:rsid w:val="001637E0"/>
    <w:rsid w:val="00167952"/>
    <w:rsid w:val="00186B70"/>
    <w:rsid w:val="00186E90"/>
    <w:rsid w:val="00195CAA"/>
    <w:rsid w:val="001A174E"/>
    <w:rsid w:val="001A343C"/>
    <w:rsid w:val="001A5DB0"/>
    <w:rsid w:val="001B0C25"/>
    <w:rsid w:val="001B34CE"/>
    <w:rsid w:val="001B4DB8"/>
    <w:rsid w:val="001C1A00"/>
    <w:rsid w:val="001C2D83"/>
    <w:rsid w:val="001C2F59"/>
    <w:rsid w:val="001E14FA"/>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455D"/>
    <w:rsid w:val="002A64B5"/>
    <w:rsid w:val="002C4BA7"/>
    <w:rsid w:val="002C6DB7"/>
    <w:rsid w:val="002D20EA"/>
    <w:rsid w:val="002E51D1"/>
    <w:rsid w:val="00330EEC"/>
    <w:rsid w:val="00336763"/>
    <w:rsid w:val="00340389"/>
    <w:rsid w:val="003403C8"/>
    <w:rsid w:val="003630A5"/>
    <w:rsid w:val="003744A2"/>
    <w:rsid w:val="00374A43"/>
    <w:rsid w:val="0037724A"/>
    <w:rsid w:val="00377665"/>
    <w:rsid w:val="003805A0"/>
    <w:rsid w:val="00382E98"/>
    <w:rsid w:val="003867E7"/>
    <w:rsid w:val="003A5DF9"/>
    <w:rsid w:val="003A6616"/>
    <w:rsid w:val="003B23AC"/>
    <w:rsid w:val="003E712D"/>
    <w:rsid w:val="003F496B"/>
    <w:rsid w:val="0041302C"/>
    <w:rsid w:val="004277DC"/>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B257D"/>
    <w:rsid w:val="004B3872"/>
    <w:rsid w:val="004C47AE"/>
    <w:rsid w:val="004C6060"/>
    <w:rsid w:val="004C62B3"/>
    <w:rsid w:val="004E51FB"/>
    <w:rsid w:val="004F3868"/>
    <w:rsid w:val="005039E3"/>
    <w:rsid w:val="005443C2"/>
    <w:rsid w:val="005457FC"/>
    <w:rsid w:val="005756E7"/>
    <w:rsid w:val="00584F8C"/>
    <w:rsid w:val="005908D3"/>
    <w:rsid w:val="005B07CF"/>
    <w:rsid w:val="005B11A1"/>
    <w:rsid w:val="005C1EF4"/>
    <w:rsid w:val="005C2708"/>
    <w:rsid w:val="005D7405"/>
    <w:rsid w:val="005E3B73"/>
    <w:rsid w:val="005E4BEF"/>
    <w:rsid w:val="005E596E"/>
    <w:rsid w:val="006031D4"/>
    <w:rsid w:val="00605A88"/>
    <w:rsid w:val="00622DED"/>
    <w:rsid w:val="00624001"/>
    <w:rsid w:val="00624242"/>
    <w:rsid w:val="00631655"/>
    <w:rsid w:val="00632412"/>
    <w:rsid w:val="0063441F"/>
    <w:rsid w:val="00637D64"/>
    <w:rsid w:val="00646C51"/>
    <w:rsid w:val="00652184"/>
    <w:rsid w:val="00663C92"/>
    <w:rsid w:val="006655A6"/>
    <w:rsid w:val="006767B7"/>
    <w:rsid w:val="00680B53"/>
    <w:rsid w:val="00681338"/>
    <w:rsid w:val="0068427C"/>
    <w:rsid w:val="0068601B"/>
    <w:rsid w:val="006A3F2D"/>
    <w:rsid w:val="006A6169"/>
    <w:rsid w:val="006B1529"/>
    <w:rsid w:val="006B4CFB"/>
    <w:rsid w:val="006B4D85"/>
    <w:rsid w:val="006D21DB"/>
    <w:rsid w:val="006D3AED"/>
    <w:rsid w:val="006D3CC0"/>
    <w:rsid w:val="006F46CC"/>
    <w:rsid w:val="00700911"/>
    <w:rsid w:val="00703989"/>
    <w:rsid w:val="0071061D"/>
    <w:rsid w:val="00710803"/>
    <w:rsid w:val="007143F8"/>
    <w:rsid w:val="00717426"/>
    <w:rsid w:val="0072496D"/>
    <w:rsid w:val="007461C2"/>
    <w:rsid w:val="007527BD"/>
    <w:rsid w:val="00753CB3"/>
    <w:rsid w:val="00754000"/>
    <w:rsid w:val="007706EF"/>
    <w:rsid w:val="00771F34"/>
    <w:rsid w:val="00782ACA"/>
    <w:rsid w:val="00783D7F"/>
    <w:rsid w:val="00796040"/>
    <w:rsid w:val="007B2AD9"/>
    <w:rsid w:val="007C3A35"/>
    <w:rsid w:val="007D4EF1"/>
    <w:rsid w:val="007E35FD"/>
    <w:rsid w:val="007E5870"/>
    <w:rsid w:val="007F1D32"/>
    <w:rsid w:val="007F4226"/>
    <w:rsid w:val="007F5C5F"/>
    <w:rsid w:val="007F7D4A"/>
    <w:rsid w:val="00803C2B"/>
    <w:rsid w:val="00803ED4"/>
    <w:rsid w:val="0080728C"/>
    <w:rsid w:val="00815B8D"/>
    <w:rsid w:val="00827AEC"/>
    <w:rsid w:val="00832236"/>
    <w:rsid w:val="008347CC"/>
    <w:rsid w:val="00835E26"/>
    <w:rsid w:val="00840B84"/>
    <w:rsid w:val="00841108"/>
    <w:rsid w:val="00845054"/>
    <w:rsid w:val="0085395A"/>
    <w:rsid w:val="00857722"/>
    <w:rsid w:val="00862EAC"/>
    <w:rsid w:val="00867DED"/>
    <w:rsid w:val="00867F44"/>
    <w:rsid w:val="00873EB4"/>
    <w:rsid w:val="008757EB"/>
    <w:rsid w:val="00880353"/>
    <w:rsid w:val="0088351B"/>
    <w:rsid w:val="00886B39"/>
    <w:rsid w:val="00894F86"/>
    <w:rsid w:val="00896B93"/>
    <w:rsid w:val="008B0C3D"/>
    <w:rsid w:val="008B4FA0"/>
    <w:rsid w:val="008D4DF9"/>
    <w:rsid w:val="008E2327"/>
    <w:rsid w:val="008E402C"/>
    <w:rsid w:val="008F0A93"/>
    <w:rsid w:val="008F0B37"/>
    <w:rsid w:val="008F2BEB"/>
    <w:rsid w:val="008F7619"/>
    <w:rsid w:val="008F7833"/>
    <w:rsid w:val="009065DE"/>
    <w:rsid w:val="00911840"/>
    <w:rsid w:val="009141BE"/>
    <w:rsid w:val="00922885"/>
    <w:rsid w:val="009249DD"/>
    <w:rsid w:val="009321C7"/>
    <w:rsid w:val="00940F82"/>
    <w:rsid w:val="00950A6D"/>
    <w:rsid w:val="00957DD8"/>
    <w:rsid w:val="009A53FD"/>
    <w:rsid w:val="009A65D7"/>
    <w:rsid w:val="009B38B6"/>
    <w:rsid w:val="009B6564"/>
    <w:rsid w:val="009C35E0"/>
    <w:rsid w:val="009D0A1A"/>
    <w:rsid w:val="009E7A10"/>
    <w:rsid w:val="009F0E53"/>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352E"/>
    <w:rsid w:val="00A8373A"/>
    <w:rsid w:val="00A85656"/>
    <w:rsid w:val="00A87280"/>
    <w:rsid w:val="00AA0C56"/>
    <w:rsid w:val="00AA1ECC"/>
    <w:rsid w:val="00AB0AAE"/>
    <w:rsid w:val="00AB2B9F"/>
    <w:rsid w:val="00AB7FD9"/>
    <w:rsid w:val="00AC1700"/>
    <w:rsid w:val="00AC1702"/>
    <w:rsid w:val="00AD1E26"/>
    <w:rsid w:val="00AD1ECE"/>
    <w:rsid w:val="00AD2C6A"/>
    <w:rsid w:val="00AE2DB7"/>
    <w:rsid w:val="00AF12FD"/>
    <w:rsid w:val="00AF5CE3"/>
    <w:rsid w:val="00B015E5"/>
    <w:rsid w:val="00B02754"/>
    <w:rsid w:val="00B1093B"/>
    <w:rsid w:val="00B12757"/>
    <w:rsid w:val="00B22387"/>
    <w:rsid w:val="00B2332F"/>
    <w:rsid w:val="00B36B5E"/>
    <w:rsid w:val="00B44861"/>
    <w:rsid w:val="00B448D2"/>
    <w:rsid w:val="00B51B07"/>
    <w:rsid w:val="00B52F8D"/>
    <w:rsid w:val="00B557D7"/>
    <w:rsid w:val="00B621B8"/>
    <w:rsid w:val="00B67EC4"/>
    <w:rsid w:val="00B7451A"/>
    <w:rsid w:val="00B75F37"/>
    <w:rsid w:val="00B810EC"/>
    <w:rsid w:val="00B908BB"/>
    <w:rsid w:val="00BA3BF5"/>
    <w:rsid w:val="00BA5BA3"/>
    <w:rsid w:val="00BB0371"/>
    <w:rsid w:val="00BB39E3"/>
    <w:rsid w:val="00BC1832"/>
    <w:rsid w:val="00BC73A6"/>
    <w:rsid w:val="00BD2CB7"/>
    <w:rsid w:val="00BE2B0A"/>
    <w:rsid w:val="00BE37E3"/>
    <w:rsid w:val="00BF225A"/>
    <w:rsid w:val="00BF69AF"/>
    <w:rsid w:val="00C006F1"/>
    <w:rsid w:val="00C262B9"/>
    <w:rsid w:val="00C340B3"/>
    <w:rsid w:val="00C44623"/>
    <w:rsid w:val="00C452A7"/>
    <w:rsid w:val="00C46C88"/>
    <w:rsid w:val="00C66373"/>
    <w:rsid w:val="00C7587D"/>
    <w:rsid w:val="00C76797"/>
    <w:rsid w:val="00C84685"/>
    <w:rsid w:val="00C8663B"/>
    <w:rsid w:val="00CA04BF"/>
    <w:rsid w:val="00CA31B1"/>
    <w:rsid w:val="00CA4871"/>
    <w:rsid w:val="00CA79BE"/>
    <w:rsid w:val="00CD332E"/>
    <w:rsid w:val="00CD6F86"/>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2F02"/>
    <w:rsid w:val="00D55807"/>
    <w:rsid w:val="00D63501"/>
    <w:rsid w:val="00D648DE"/>
    <w:rsid w:val="00D70F39"/>
    <w:rsid w:val="00D71766"/>
    <w:rsid w:val="00D863EE"/>
    <w:rsid w:val="00D93501"/>
    <w:rsid w:val="00D97A1F"/>
    <w:rsid w:val="00DB4F74"/>
    <w:rsid w:val="00DC1848"/>
    <w:rsid w:val="00DD1250"/>
    <w:rsid w:val="00DD16E9"/>
    <w:rsid w:val="00DE147F"/>
    <w:rsid w:val="00DE1EF8"/>
    <w:rsid w:val="00DE5893"/>
    <w:rsid w:val="00DF627D"/>
    <w:rsid w:val="00DF6453"/>
    <w:rsid w:val="00DF7BAA"/>
    <w:rsid w:val="00E0209B"/>
    <w:rsid w:val="00E10D3D"/>
    <w:rsid w:val="00E21CB9"/>
    <w:rsid w:val="00E22F6F"/>
    <w:rsid w:val="00E26C87"/>
    <w:rsid w:val="00E31BC5"/>
    <w:rsid w:val="00E361A2"/>
    <w:rsid w:val="00E531E9"/>
    <w:rsid w:val="00E64231"/>
    <w:rsid w:val="00E67A8A"/>
    <w:rsid w:val="00E707AB"/>
    <w:rsid w:val="00E729F4"/>
    <w:rsid w:val="00E80E8F"/>
    <w:rsid w:val="00E87FBF"/>
    <w:rsid w:val="00EA5E5B"/>
    <w:rsid w:val="00EC52E9"/>
    <w:rsid w:val="00ED2690"/>
    <w:rsid w:val="00EE0214"/>
    <w:rsid w:val="00EF51C5"/>
    <w:rsid w:val="00F02DAD"/>
    <w:rsid w:val="00F14C1D"/>
    <w:rsid w:val="00F21CDC"/>
    <w:rsid w:val="00F44653"/>
    <w:rsid w:val="00F44C7C"/>
    <w:rsid w:val="00F4608E"/>
    <w:rsid w:val="00F46749"/>
    <w:rsid w:val="00F73C84"/>
    <w:rsid w:val="00F746FC"/>
    <w:rsid w:val="00F84A6B"/>
    <w:rsid w:val="00F9746F"/>
    <w:rsid w:val="00F97515"/>
    <w:rsid w:val="00FB2889"/>
    <w:rsid w:val="00FB39D3"/>
    <w:rsid w:val="00FE2A81"/>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8</TotalTime>
  <Pages>25</Pages>
  <Words>8391</Words>
  <Characters>45314</Characters>
  <Application>Microsoft Office Word</Application>
  <DocSecurity>0</DocSecurity>
  <Lines>377</Lines>
  <Paragraphs>10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5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407</cp:revision>
  <dcterms:created xsi:type="dcterms:W3CDTF">2021-07-04T18:57:00Z</dcterms:created>
  <dcterms:modified xsi:type="dcterms:W3CDTF">2021-07-0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